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3BA6E4BC" w:rsidR="00E81978" w:rsidRDefault="00A35538" w:rsidP="00612636">
      <w:pPr>
        <w:pStyle w:val="Title"/>
      </w:pPr>
      <w:r>
        <w:t>City Research</w:t>
      </w:r>
    </w:p>
    <w:p w14:paraId="204F5273" w14:textId="45A2BF4C" w:rsidR="00B823AA" w:rsidRDefault="000B50A6" w:rsidP="00612636">
      <w:pPr>
        <w:pStyle w:val="Title2"/>
      </w:pPr>
      <w:r>
        <w:t>[Author’s name]</w:t>
      </w:r>
    </w:p>
    <w:p w14:paraId="0F918E78" w14:textId="2130FCB2" w:rsidR="00137E94" w:rsidRDefault="00137E94" w:rsidP="00612636">
      <w:pPr>
        <w:pStyle w:val="Title2"/>
      </w:pPr>
      <w:r>
        <w:t>[Institute’s name]</w:t>
      </w:r>
    </w:p>
    <w:p w14:paraId="1E1AD5A7" w14:textId="16121037" w:rsidR="00E81978" w:rsidRDefault="00E81978" w:rsidP="00612636">
      <w:pPr>
        <w:pStyle w:val="Title2"/>
      </w:pPr>
    </w:p>
    <w:p w14:paraId="06833346" w14:textId="2466220F" w:rsidR="00E81978" w:rsidRDefault="00E81978" w:rsidP="00612636">
      <w:pPr>
        <w:pStyle w:val="Title"/>
      </w:pPr>
    </w:p>
    <w:p w14:paraId="7252C278" w14:textId="290A6AC8" w:rsidR="00A345C6" w:rsidRDefault="00A345C6" w:rsidP="00612636">
      <w:pPr>
        <w:pStyle w:val="Title2"/>
      </w:pPr>
    </w:p>
    <w:p w14:paraId="6BFB5EB7" w14:textId="77777777" w:rsidR="00A345C6" w:rsidRDefault="00A345C6" w:rsidP="00612636">
      <w:r>
        <w:br w:type="page"/>
      </w:r>
    </w:p>
    <w:p w14:paraId="2DA208DA" w14:textId="77777777" w:rsidR="00612636" w:rsidRPr="00612636" w:rsidRDefault="00612636" w:rsidP="006E32F6">
      <w:pPr>
        <w:ind w:firstLine="0"/>
        <w:jc w:val="center"/>
        <w:rPr>
          <w:rFonts w:ascii="Times New Roman" w:eastAsia="Times New Roman" w:hAnsi="Times New Roman" w:cs="Times New Roman"/>
          <w:color w:val="1C1E29"/>
          <w:kern w:val="0"/>
          <w:lang w:eastAsia="en-US"/>
        </w:rPr>
      </w:pPr>
      <w:r w:rsidRPr="00612636">
        <w:rPr>
          <w:rFonts w:ascii="Times New Roman" w:eastAsia="Times New Roman" w:hAnsi="Times New Roman" w:cs="Times New Roman"/>
          <w:color w:val="1C1E29"/>
          <w:kern w:val="0"/>
          <w:lang w:eastAsia="en-US"/>
        </w:rPr>
        <w:lastRenderedPageBreak/>
        <w:t>City Research</w:t>
      </w:r>
    </w:p>
    <w:p w14:paraId="3C3A5FC6" w14:textId="77777777" w:rsidR="00612636" w:rsidRPr="00612636" w:rsidRDefault="00612636" w:rsidP="006E32F6">
      <w:pPr>
        <w:ind w:firstLine="0"/>
        <w:jc w:val="center"/>
        <w:rPr>
          <w:rFonts w:ascii="Times New Roman" w:eastAsia="Times New Roman" w:hAnsi="Times New Roman" w:cs="Times New Roman"/>
          <w:color w:val="1C1E29"/>
          <w:kern w:val="0"/>
          <w:lang w:eastAsia="en-US"/>
        </w:rPr>
      </w:pPr>
      <w:r w:rsidRPr="00612636">
        <w:rPr>
          <w:rFonts w:ascii="Times New Roman" w:eastAsia="Times New Roman" w:hAnsi="Times New Roman" w:cs="Times New Roman"/>
          <w:b/>
          <w:bCs/>
          <w:color w:val="1C1E29"/>
          <w:kern w:val="0"/>
          <w:lang w:eastAsia="en-US"/>
        </w:rPr>
        <w:t>Introduction</w:t>
      </w:r>
    </w:p>
    <w:p w14:paraId="2678FAD5" w14:textId="77777777" w:rsidR="00612636" w:rsidRPr="00612636" w:rsidRDefault="00612636" w:rsidP="00612636">
      <w:pPr>
        <w:ind w:firstLine="0"/>
        <w:rPr>
          <w:rFonts w:ascii="Times New Roman" w:eastAsia="Times New Roman" w:hAnsi="Times New Roman" w:cs="Times New Roman"/>
          <w:color w:val="1C1E29"/>
          <w:kern w:val="0"/>
          <w:lang w:eastAsia="en-US"/>
        </w:rPr>
      </w:pPr>
      <w:r w:rsidRPr="00612636">
        <w:rPr>
          <w:rFonts w:ascii="Times New Roman" w:eastAsia="Times New Roman" w:hAnsi="Times New Roman" w:cs="Times New Roman"/>
          <w:color w:val="1C1E29"/>
          <w:kern w:val="0"/>
          <w:lang w:eastAsia="en-US"/>
        </w:rPr>
        <w:t>           Los Angeles city hall meetings are recognized as regular conferences attended by all the members to consider different and crucial points of discussion. These hall meetings associated with the entity of the Los Angeles City Council. The Los Angeles City Council is established its position as the governing body of the city that ensures proper consideration of different city matters. It is noteworthy to mention that the organization of the city council comprised of fifteen members who all are elected from single-member districts for four years. This research paper focuses on critically research the approach of Los Angeles City Hall meetings to figure out their main agenda and for what they care about. </w:t>
      </w:r>
    </w:p>
    <w:p w14:paraId="0A3B974C" w14:textId="77777777" w:rsidR="00612636" w:rsidRPr="00612636" w:rsidRDefault="00612636" w:rsidP="006E32F6">
      <w:pPr>
        <w:ind w:firstLine="0"/>
        <w:jc w:val="center"/>
        <w:rPr>
          <w:rFonts w:ascii="Times New Roman" w:eastAsia="Times New Roman" w:hAnsi="Times New Roman" w:cs="Times New Roman"/>
          <w:color w:val="1C1E29"/>
          <w:kern w:val="0"/>
          <w:lang w:eastAsia="en-US"/>
        </w:rPr>
      </w:pPr>
      <w:r w:rsidRPr="00612636">
        <w:rPr>
          <w:rFonts w:ascii="Times New Roman" w:eastAsia="Times New Roman" w:hAnsi="Times New Roman" w:cs="Times New Roman"/>
          <w:b/>
          <w:bCs/>
          <w:color w:val="1C1E29"/>
          <w:kern w:val="0"/>
          <w:lang w:eastAsia="en-US"/>
        </w:rPr>
        <w:t>Discussion</w:t>
      </w:r>
    </w:p>
    <w:p w14:paraId="2B27F0E3" w14:textId="56D10BB5" w:rsidR="00612636" w:rsidRPr="00612636" w:rsidRDefault="00612636" w:rsidP="00612636">
      <w:pPr>
        <w:ind w:firstLine="0"/>
        <w:rPr>
          <w:rFonts w:ascii="Times New Roman" w:eastAsia="Times New Roman" w:hAnsi="Times New Roman" w:cs="Times New Roman"/>
          <w:color w:val="1C1E29"/>
          <w:kern w:val="0"/>
          <w:lang w:eastAsia="en-US"/>
        </w:rPr>
      </w:pPr>
      <w:r w:rsidRPr="00612636">
        <w:rPr>
          <w:rFonts w:ascii="Times New Roman" w:eastAsia="Times New Roman" w:hAnsi="Times New Roman" w:cs="Times New Roman"/>
          <w:color w:val="1C1E29"/>
          <w:kern w:val="0"/>
          <w:lang w:eastAsia="en-US"/>
        </w:rPr>
        <w:t>           It is interesting to examine the real agenda of the Los Angeles City Council meeting to identify the true perspectives of these meetings. Detailed examination of city council meetings helps to established that various social, political, and economic problems and their implications are discussed by the members of the council. Appropriate policy developments are proposed by the members to ensure significant solutions to different problems faced by the citizens of the city. </w:t>
      </w:r>
    </w:p>
    <w:p w14:paraId="365109BC" w14:textId="68A3763F" w:rsidR="00612636" w:rsidRPr="00612636" w:rsidRDefault="00612636" w:rsidP="00612636">
      <w:pPr>
        <w:ind w:firstLine="0"/>
        <w:rPr>
          <w:rFonts w:ascii="Times New Roman" w:eastAsia="Times New Roman" w:hAnsi="Times New Roman" w:cs="Times New Roman"/>
          <w:color w:val="1C1E29"/>
          <w:kern w:val="0"/>
          <w:lang w:eastAsia="en-US"/>
        </w:rPr>
      </w:pPr>
      <w:r w:rsidRPr="00612636">
        <w:rPr>
          <w:rFonts w:ascii="Times New Roman" w:eastAsia="Times New Roman" w:hAnsi="Times New Roman" w:cs="Times New Roman"/>
          <w:color w:val="1C1E29"/>
          <w:kern w:val="0"/>
          <w:lang w:eastAsia="en-US"/>
        </w:rPr>
        <w:t>           The verdicts delivered during the Los Angeles City Council characterized as orders mainly related to the prospects of elections, levies taxes, authorizes public improvement</w:t>
      </w:r>
      <w:r w:rsidR="00C61592">
        <w:rPr>
          <w:rFonts w:ascii="Times New Roman" w:eastAsia="Times New Roman" w:hAnsi="Times New Roman" w:cs="Times New Roman"/>
          <w:color w:val="1C1E29"/>
          <w:kern w:val="0"/>
          <w:lang w:eastAsia="en-US"/>
        </w:rPr>
        <w:t xml:space="preserve"> </w:t>
      </w:r>
      <w:r w:rsidR="00C61592">
        <w:rPr>
          <w:rFonts w:ascii="Times New Roman" w:eastAsia="Times New Roman" w:hAnsi="Times New Roman" w:cs="Times New Roman"/>
          <w:color w:val="1C1E29"/>
          <w:kern w:val="0"/>
          <w:lang w:eastAsia="en-US"/>
        </w:rPr>
        <w:fldChar w:fldCharType="begin"/>
      </w:r>
      <w:r w:rsidR="00C61592">
        <w:rPr>
          <w:rFonts w:ascii="Times New Roman" w:eastAsia="Times New Roman" w:hAnsi="Times New Roman" w:cs="Times New Roman"/>
          <w:color w:val="1C1E29"/>
          <w:kern w:val="0"/>
          <w:lang w:eastAsia="en-US"/>
        </w:rPr>
        <w:instrText xml:space="preserve"> ADDIN ZOTERO_ITEM CSL_CITATION {"citationID":"q2uFGe7Q","properties":{"formattedCitation":"(Los Angeles City, 2019)","plainCitation":"(Los Angeles City, 2019)","noteIndex":0},"citationItems":[{"id":157,"uris":["http://zotero.org/users/local/qLzeF6Hj/items/J4FJJ2QY"],"uri":["http://zotero.org/users/local/qLzeF6Hj/items/J4FJJ2QY"],"itemData":{"id":157,"type":"webpage","title":"City Council","container-title":"LACity. Org","author":[{"family":"Los Angeles City","given":""}],"issued":{"date-parts":[["2019"]]}}}],"schema":"https://github.com/citation-style-language/schema/raw/master/csl-citation.json"} </w:instrText>
      </w:r>
      <w:r w:rsidR="00C61592">
        <w:rPr>
          <w:rFonts w:ascii="Times New Roman" w:eastAsia="Times New Roman" w:hAnsi="Times New Roman" w:cs="Times New Roman"/>
          <w:color w:val="1C1E29"/>
          <w:kern w:val="0"/>
          <w:lang w:eastAsia="en-US"/>
        </w:rPr>
        <w:fldChar w:fldCharType="separate"/>
      </w:r>
      <w:r w:rsidR="00C61592" w:rsidRPr="00C61592">
        <w:rPr>
          <w:rFonts w:ascii="Times New Roman" w:hAnsi="Times New Roman" w:cs="Times New Roman"/>
        </w:rPr>
        <w:t>(Los Angeles City, 2019)</w:t>
      </w:r>
      <w:r w:rsidR="00C61592">
        <w:rPr>
          <w:rFonts w:ascii="Times New Roman" w:eastAsia="Times New Roman" w:hAnsi="Times New Roman" w:cs="Times New Roman"/>
          <w:color w:val="1C1E29"/>
          <w:kern w:val="0"/>
          <w:lang w:eastAsia="en-US"/>
        </w:rPr>
        <w:fldChar w:fldCharType="end"/>
      </w:r>
      <w:r w:rsidRPr="00612636">
        <w:rPr>
          <w:rFonts w:ascii="Times New Roman" w:eastAsia="Times New Roman" w:hAnsi="Times New Roman" w:cs="Times New Roman"/>
          <w:color w:val="1C1E29"/>
          <w:kern w:val="0"/>
          <w:lang w:eastAsia="en-US"/>
        </w:rPr>
        <w:t xml:space="preserve">. Moreover, the crucial role of the city council also significant when it comes to the consideration of approves contracts at the city level and guarantees suitable adoption of traffic regulations. These features are defined as the broad areas discussed by members during the Los Angeles city council hall meetings. The active role of city council hall meetings can also </w:t>
      </w:r>
      <w:r w:rsidRPr="00612636">
        <w:rPr>
          <w:rFonts w:ascii="Times New Roman" w:eastAsia="Times New Roman" w:hAnsi="Times New Roman" w:cs="Times New Roman"/>
          <w:color w:val="1C1E29"/>
          <w:kern w:val="0"/>
          <w:lang w:eastAsia="en-US"/>
        </w:rPr>
        <w:lastRenderedPageBreak/>
        <w:t>be examined in case of a budget approach for the city. The Los Angeles City Council have the indemnity to adopt or modify the domain of budget proposed by the Mayor of the city. Ensuring appropriate provision of required funds, instruments, and supplies for the financial departments is also the core responsibility of the city council. The feasibility of all these aspects critically discussed by all the members of the city council during the hall meetings. The overall rights and authorities of the city council are also widespread as this entity has the power to confirms or rejects appointments in the city proposed by the Mayor of Los Angeles. </w:t>
      </w:r>
    </w:p>
    <w:p w14:paraId="6935805B" w14:textId="77777777" w:rsidR="00706D8F" w:rsidRDefault="00612636" w:rsidP="00706D8F">
      <w:pPr>
        <w:ind w:firstLine="0"/>
        <w:rPr>
          <w:rFonts w:ascii="Times New Roman" w:eastAsia="Times New Roman" w:hAnsi="Times New Roman" w:cs="Times New Roman"/>
          <w:color w:val="1C1E29"/>
          <w:kern w:val="0"/>
          <w:lang w:eastAsia="en-US"/>
        </w:rPr>
      </w:pPr>
      <w:r w:rsidRPr="00612636">
        <w:rPr>
          <w:rFonts w:ascii="Times New Roman" w:eastAsia="Times New Roman" w:hAnsi="Times New Roman" w:cs="Times New Roman"/>
          <w:color w:val="1C1E29"/>
          <w:kern w:val="0"/>
          <w:lang w:eastAsia="en-US"/>
        </w:rPr>
        <w:t xml:space="preserve">           The transparency of city council hall meetings established through the option of open conventions for the public. Council members regularly conduct meetings on Tuesday, Wednesday, and Friday inside City Hall. People have open options to witness the entire proceeding of the meeting concerning specific areas of discussion. The practical execution of the Los Angeles city council hall meetings can be better apprehend by considering some specific practical examples. On Sep 24, 2019, the Los Angeles city council hall meeting conducted in which members delivered their perspective on the growing social issue of homelessness. The council member, Joe </w:t>
      </w:r>
      <w:proofErr w:type="spellStart"/>
      <w:r w:rsidRPr="00612636">
        <w:rPr>
          <w:rFonts w:ascii="Times New Roman" w:eastAsia="Times New Roman" w:hAnsi="Times New Roman" w:cs="Times New Roman"/>
          <w:color w:val="1C1E29"/>
          <w:kern w:val="0"/>
          <w:lang w:eastAsia="en-US"/>
        </w:rPr>
        <w:t>Buscaino</w:t>
      </w:r>
      <w:proofErr w:type="spellEnd"/>
      <w:r w:rsidRPr="00612636">
        <w:rPr>
          <w:rFonts w:ascii="Times New Roman" w:eastAsia="Times New Roman" w:hAnsi="Times New Roman" w:cs="Times New Roman"/>
          <w:color w:val="1C1E29"/>
          <w:kern w:val="0"/>
          <w:lang w:eastAsia="en-US"/>
        </w:rPr>
        <w:t xml:space="preserve"> strongly presented a motion for the sake of council resolution. The core objective of this particular prospect is to encourage the announcement of a state of emergency to successfully deals with the crisis of homelessness</w:t>
      </w:r>
      <w:r w:rsidR="00790614">
        <w:rPr>
          <w:rFonts w:ascii="Times New Roman" w:eastAsia="Times New Roman" w:hAnsi="Times New Roman" w:cs="Times New Roman"/>
          <w:color w:val="1C1E29"/>
          <w:kern w:val="0"/>
          <w:lang w:eastAsia="en-US"/>
        </w:rPr>
        <w:t xml:space="preserve"> </w:t>
      </w:r>
      <w:r w:rsidR="00790614">
        <w:rPr>
          <w:rFonts w:ascii="Times New Roman" w:eastAsia="Times New Roman" w:hAnsi="Times New Roman" w:cs="Times New Roman"/>
          <w:color w:val="1C1E29"/>
          <w:kern w:val="0"/>
          <w:lang w:eastAsia="en-US"/>
        </w:rPr>
        <w:fldChar w:fldCharType="begin"/>
      </w:r>
      <w:r w:rsidR="00790614">
        <w:rPr>
          <w:rFonts w:ascii="Times New Roman" w:eastAsia="Times New Roman" w:hAnsi="Times New Roman" w:cs="Times New Roman"/>
          <w:color w:val="1C1E29"/>
          <w:kern w:val="0"/>
          <w:lang w:eastAsia="en-US"/>
        </w:rPr>
        <w:instrText xml:space="preserve"> ADDIN ZOTERO_ITEM CSL_CITATION {"citationID":"Nqt2Ur3n","properties":{"formattedCitation":"(LittleJohn &amp; Plachta, 2019)","plainCitation":"(LittleJohn &amp; Plachta, 2019)","noteIndex":0},"citationItems":[{"id":158,"uris":["http://zotero.org/users/local/qLzeF6Hj/items/YCLMAMWP"],"uri":["http://zotero.org/users/local/qLzeF6Hj/items/YCLMAMWP"],"itemData":{"id":158,"type":"webpage","title":"LA council chooses not to restrict where homeless sleep, will ask Newsom for State of Emergency","container-title":"DailyNews.Com","author":[{"family":"LittleJohn","given":"Donna"},{"family":"Plachta","given":"Ariella"}],"issued":{"date-parts":[["2019"]]}}}],"schema":"https://github.com/citation-style-language/schema/raw/master/csl-citation.json"} </w:instrText>
      </w:r>
      <w:r w:rsidR="00790614">
        <w:rPr>
          <w:rFonts w:ascii="Times New Roman" w:eastAsia="Times New Roman" w:hAnsi="Times New Roman" w:cs="Times New Roman"/>
          <w:color w:val="1C1E29"/>
          <w:kern w:val="0"/>
          <w:lang w:eastAsia="en-US"/>
        </w:rPr>
        <w:fldChar w:fldCharType="separate"/>
      </w:r>
      <w:r w:rsidR="00790614" w:rsidRPr="00790614">
        <w:rPr>
          <w:rFonts w:ascii="Times New Roman" w:hAnsi="Times New Roman" w:cs="Times New Roman"/>
        </w:rPr>
        <w:t>(</w:t>
      </w:r>
      <w:proofErr w:type="spellStart"/>
      <w:r w:rsidR="00790614" w:rsidRPr="00790614">
        <w:rPr>
          <w:rFonts w:ascii="Times New Roman" w:hAnsi="Times New Roman" w:cs="Times New Roman"/>
        </w:rPr>
        <w:t>LittleJohn</w:t>
      </w:r>
      <w:proofErr w:type="spellEnd"/>
      <w:r w:rsidR="00790614" w:rsidRPr="00790614">
        <w:rPr>
          <w:rFonts w:ascii="Times New Roman" w:hAnsi="Times New Roman" w:cs="Times New Roman"/>
        </w:rPr>
        <w:t xml:space="preserve"> &amp; </w:t>
      </w:r>
      <w:proofErr w:type="spellStart"/>
      <w:r w:rsidR="00790614" w:rsidRPr="00790614">
        <w:rPr>
          <w:rFonts w:ascii="Times New Roman" w:hAnsi="Times New Roman" w:cs="Times New Roman"/>
        </w:rPr>
        <w:t>Plachta</w:t>
      </w:r>
      <w:proofErr w:type="spellEnd"/>
      <w:r w:rsidR="00790614" w:rsidRPr="00790614">
        <w:rPr>
          <w:rFonts w:ascii="Times New Roman" w:hAnsi="Times New Roman" w:cs="Times New Roman"/>
        </w:rPr>
        <w:t>, 2019)</w:t>
      </w:r>
      <w:r w:rsidR="00790614">
        <w:rPr>
          <w:rFonts w:ascii="Times New Roman" w:eastAsia="Times New Roman" w:hAnsi="Times New Roman" w:cs="Times New Roman"/>
          <w:color w:val="1C1E29"/>
          <w:kern w:val="0"/>
          <w:lang w:eastAsia="en-US"/>
        </w:rPr>
        <w:fldChar w:fldCharType="end"/>
      </w:r>
      <w:r w:rsidRPr="00612636">
        <w:rPr>
          <w:rFonts w:ascii="Times New Roman" w:eastAsia="Times New Roman" w:hAnsi="Times New Roman" w:cs="Times New Roman"/>
          <w:color w:val="1C1E29"/>
          <w:kern w:val="0"/>
          <w:lang w:eastAsia="en-US"/>
        </w:rPr>
        <w:t>. The significant approach of the city council meeting can also examine through the example of ensuring proper traffic rules in the city. The members of the council shared their ideas during hall meetings when it comes to ensuring proper mechanism of traffic in different areas of the city. </w:t>
      </w:r>
    </w:p>
    <w:p w14:paraId="4E91C1FB" w14:textId="77777777" w:rsidR="00706D8F" w:rsidRDefault="00706D8F" w:rsidP="00706D8F">
      <w:pPr>
        <w:ind w:firstLine="0"/>
        <w:rPr>
          <w:rFonts w:ascii="Times New Roman" w:eastAsia="Times New Roman" w:hAnsi="Times New Roman" w:cs="Times New Roman"/>
          <w:color w:val="1C1E29"/>
          <w:kern w:val="0"/>
          <w:lang w:eastAsia="en-US"/>
        </w:rPr>
      </w:pPr>
    </w:p>
    <w:p w14:paraId="024516B1" w14:textId="77777777" w:rsidR="00706D8F" w:rsidRDefault="00706D8F" w:rsidP="00706D8F">
      <w:pPr>
        <w:ind w:firstLine="0"/>
        <w:rPr>
          <w:rFonts w:ascii="Times New Roman" w:eastAsia="Times New Roman" w:hAnsi="Times New Roman" w:cs="Times New Roman"/>
          <w:color w:val="1C1E29"/>
          <w:kern w:val="0"/>
          <w:lang w:eastAsia="en-US"/>
        </w:rPr>
      </w:pPr>
    </w:p>
    <w:p w14:paraId="3E7322C9" w14:textId="4577069A" w:rsidR="00612636" w:rsidRPr="00612636" w:rsidRDefault="00612636" w:rsidP="00706D8F">
      <w:pPr>
        <w:ind w:firstLine="0"/>
        <w:jc w:val="center"/>
        <w:rPr>
          <w:rFonts w:ascii="Times New Roman" w:eastAsia="Times New Roman" w:hAnsi="Times New Roman" w:cs="Times New Roman"/>
          <w:color w:val="1C1E29"/>
          <w:kern w:val="0"/>
          <w:lang w:eastAsia="en-US"/>
        </w:rPr>
      </w:pPr>
      <w:bookmarkStart w:id="0" w:name="_GoBack"/>
      <w:bookmarkEnd w:id="0"/>
      <w:r w:rsidRPr="00612636">
        <w:rPr>
          <w:rFonts w:ascii="Times New Roman" w:eastAsia="Times New Roman" w:hAnsi="Times New Roman" w:cs="Times New Roman"/>
          <w:b/>
          <w:color w:val="1C1E29"/>
          <w:kern w:val="0"/>
          <w:lang w:eastAsia="en-US"/>
        </w:rPr>
        <w:lastRenderedPageBreak/>
        <w:t>Conclusion</w:t>
      </w:r>
    </w:p>
    <w:p w14:paraId="620A56C1" w14:textId="1A6AE6E3" w:rsidR="0051679E" w:rsidRDefault="00612636" w:rsidP="00612636">
      <w:pPr>
        <w:ind w:firstLine="0"/>
        <w:rPr>
          <w:rFonts w:ascii="Times New Roman" w:eastAsia="Times New Roman" w:hAnsi="Times New Roman" w:cs="Times New Roman"/>
          <w:color w:val="1C1E29"/>
          <w:kern w:val="0"/>
          <w:lang w:eastAsia="en-US"/>
        </w:rPr>
      </w:pPr>
      <w:r w:rsidRPr="00612636">
        <w:rPr>
          <w:rFonts w:ascii="Times New Roman" w:eastAsia="Times New Roman" w:hAnsi="Times New Roman" w:cs="Times New Roman"/>
          <w:color w:val="1C1E29"/>
          <w:kern w:val="0"/>
          <w:lang w:eastAsia="en-US"/>
        </w:rPr>
        <w:t xml:space="preserve">           In a nutshell, it is significant to indicate that Los Angeles city council hall meetings play a prominent role to establish a proper approach of rules in the city. </w:t>
      </w:r>
      <w:r w:rsidR="006E32F6">
        <w:rPr>
          <w:rFonts w:ascii="Times New Roman" w:eastAsia="Times New Roman" w:hAnsi="Times New Roman" w:cs="Times New Roman"/>
          <w:color w:val="1C1E29"/>
          <w:kern w:val="0"/>
          <w:lang w:eastAsia="en-US"/>
        </w:rPr>
        <w:t>T</w:t>
      </w:r>
      <w:r w:rsidR="006E32F6" w:rsidRPr="00612636">
        <w:rPr>
          <w:rFonts w:ascii="Times New Roman" w:eastAsia="Times New Roman" w:hAnsi="Times New Roman" w:cs="Times New Roman"/>
          <w:color w:val="1C1E29"/>
          <w:kern w:val="0"/>
          <w:lang w:eastAsia="en-US"/>
        </w:rPr>
        <w:t xml:space="preserve">here are diverse areas of attention covered by the members of the Los Angeles City Council during different meetings. </w:t>
      </w:r>
      <w:r w:rsidRPr="00612636">
        <w:rPr>
          <w:rFonts w:ascii="Times New Roman" w:eastAsia="Times New Roman" w:hAnsi="Times New Roman" w:cs="Times New Roman"/>
          <w:color w:val="1C1E29"/>
          <w:kern w:val="0"/>
          <w:lang w:eastAsia="en-US"/>
        </w:rPr>
        <w:t>The verdicts by the members played a critical role in established various crucial dimensions for the d</w:t>
      </w:r>
      <w:r w:rsidR="006E32F6">
        <w:rPr>
          <w:rFonts w:ascii="Times New Roman" w:eastAsia="Times New Roman" w:hAnsi="Times New Roman" w:cs="Times New Roman"/>
          <w:color w:val="1C1E29"/>
          <w:kern w:val="0"/>
          <w:lang w:eastAsia="en-US"/>
        </w:rPr>
        <w:t>evelopment of the entire city. </w:t>
      </w:r>
    </w:p>
    <w:p w14:paraId="1228486B" w14:textId="77777777" w:rsidR="0051679E" w:rsidRDefault="0051679E">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1F339F17" w14:textId="2BC4E764" w:rsidR="00612636" w:rsidRPr="0051679E" w:rsidRDefault="0051679E" w:rsidP="0051679E">
      <w:pPr>
        <w:ind w:firstLine="0"/>
        <w:jc w:val="center"/>
        <w:rPr>
          <w:rFonts w:ascii="Times New Roman" w:eastAsia="Times New Roman" w:hAnsi="Times New Roman" w:cs="Times New Roman"/>
          <w:b/>
          <w:color w:val="1C1E29"/>
          <w:kern w:val="0"/>
          <w:lang w:eastAsia="en-US"/>
        </w:rPr>
      </w:pPr>
      <w:r w:rsidRPr="0051679E">
        <w:rPr>
          <w:rFonts w:ascii="Times New Roman" w:eastAsia="Times New Roman" w:hAnsi="Times New Roman" w:cs="Times New Roman"/>
          <w:b/>
          <w:color w:val="1C1E29"/>
          <w:kern w:val="0"/>
          <w:lang w:eastAsia="en-US"/>
        </w:rPr>
        <w:lastRenderedPageBreak/>
        <w:t>References</w:t>
      </w:r>
    </w:p>
    <w:p w14:paraId="5FD9FB58" w14:textId="77777777" w:rsidR="0051679E" w:rsidRPr="0051679E" w:rsidRDefault="0051679E" w:rsidP="0051679E">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proofErr w:type="spellStart"/>
      <w:r w:rsidRPr="0051679E">
        <w:rPr>
          <w:rFonts w:ascii="Times New Roman" w:hAnsi="Times New Roman" w:cs="Times New Roman"/>
        </w:rPr>
        <w:t>LittleJohn</w:t>
      </w:r>
      <w:proofErr w:type="spellEnd"/>
      <w:r w:rsidRPr="0051679E">
        <w:rPr>
          <w:rFonts w:ascii="Times New Roman" w:hAnsi="Times New Roman" w:cs="Times New Roman"/>
        </w:rPr>
        <w:t xml:space="preserve">, D., &amp; </w:t>
      </w:r>
      <w:proofErr w:type="spellStart"/>
      <w:r w:rsidRPr="0051679E">
        <w:rPr>
          <w:rFonts w:ascii="Times New Roman" w:hAnsi="Times New Roman" w:cs="Times New Roman"/>
        </w:rPr>
        <w:t>Plachta</w:t>
      </w:r>
      <w:proofErr w:type="spellEnd"/>
      <w:r w:rsidRPr="0051679E">
        <w:rPr>
          <w:rFonts w:ascii="Times New Roman" w:hAnsi="Times New Roman" w:cs="Times New Roman"/>
        </w:rPr>
        <w:t>, A. (2019). LA council chooses not to restrict where homeless sleep, will ask Newsom for State of Emergency.</w:t>
      </w:r>
    </w:p>
    <w:p w14:paraId="488C586D" w14:textId="71CEB1BF" w:rsidR="0051679E" w:rsidRDefault="0051679E" w:rsidP="0051679E">
      <w:pPr>
        <w:pStyle w:val="Bibliography"/>
        <w:rPr>
          <w:rFonts w:ascii="Times New Roman" w:hAnsi="Times New Roman" w:cs="Times New Roman"/>
        </w:rPr>
      </w:pPr>
      <w:r w:rsidRPr="0051679E">
        <w:rPr>
          <w:rFonts w:ascii="Times New Roman" w:hAnsi="Times New Roman" w:cs="Times New Roman"/>
        </w:rPr>
        <w:t>Los Angeles City. (2019). City Council.</w:t>
      </w:r>
      <w:r>
        <w:rPr>
          <w:rFonts w:ascii="Times New Roman" w:hAnsi="Times New Roman" w:cs="Times New Roman"/>
        </w:rPr>
        <w:t xml:space="preserve"> Retrieved from:</w:t>
      </w:r>
    </w:p>
    <w:p w14:paraId="2185CF25" w14:textId="3755D907" w:rsidR="0051679E" w:rsidRPr="0051679E" w:rsidRDefault="0051679E" w:rsidP="0051679E">
      <w:hyperlink r:id="rId7" w:history="1">
        <w:r>
          <w:rPr>
            <w:rStyle w:val="Hyperlink"/>
          </w:rPr>
          <w:t>https://www.lacity.org/your-government/elected-officials/city-council</w:t>
        </w:r>
      </w:hyperlink>
    </w:p>
    <w:p w14:paraId="3BEDBAE0" w14:textId="5842F54A" w:rsidR="0051679E" w:rsidRPr="00612636" w:rsidRDefault="0051679E" w:rsidP="0051679E">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3E128CA0" w14:textId="15171AF2" w:rsidR="007B3A5B" w:rsidRPr="00AC07AB" w:rsidRDefault="007B3A5B" w:rsidP="00612636">
      <w:pPr>
        <w:ind w:firstLine="0"/>
        <w:rPr>
          <w:rFonts w:ascii="Times New Roman" w:eastAsia="Times New Roman" w:hAnsi="Times New Roman" w:cs="Times New Roman"/>
          <w:color w:val="1C1E29"/>
          <w:kern w:val="0"/>
          <w:lang w:eastAsia="en-US"/>
        </w:rPr>
      </w:pPr>
    </w:p>
    <w:sectPr w:rsidR="007B3A5B" w:rsidRPr="00AC07AB">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2E1717" w14:textId="77777777" w:rsidR="00175AC6" w:rsidRDefault="00175AC6">
      <w:pPr>
        <w:spacing w:line="240" w:lineRule="auto"/>
      </w:pPr>
      <w:r>
        <w:separator/>
      </w:r>
    </w:p>
    <w:p w14:paraId="2838CB3D" w14:textId="77777777" w:rsidR="00175AC6" w:rsidRDefault="00175AC6"/>
  </w:endnote>
  <w:endnote w:type="continuationSeparator" w:id="0">
    <w:p w14:paraId="285AB28B" w14:textId="77777777" w:rsidR="00175AC6" w:rsidRDefault="00175AC6">
      <w:pPr>
        <w:spacing w:line="240" w:lineRule="auto"/>
      </w:pPr>
      <w:r>
        <w:continuationSeparator/>
      </w:r>
    </w:p>
    <w:p w14:paraId="3A80411C" w14:textId="77777777" w:rsidR="00175AC6" w:rsidRDefault="00175A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61BD34" w14:textId="77777777" w:rsidR="00175AC6" w:rsidRDefault="00175AC6">
      <w:pPr>
        <w:spacing w:line="240" w:lineRule="auto"/>
      </w:pPr>
      <w:r>
        <w:separator/>
      </w:r>
    </w:p>
    <w:p w14:paraId="48A43C32" w14:textId="77777777" w:rsidR="00175AC6" w:rsidRDefault="00175AC6"/>
  </w:footnote>
  <w:footnote w:type="continuationSeparator" w:id="0">
    <w:p w14:paraId="0560D949" w14:textId="77777777" w:rsidR="00175AC6" w:rsidRDefault="00175AC6">
      <w:pPr>
        <w:spacing w:line="240" w:lineRule="auto"/>
      </w:pPr>
      <w:r>
        <w:continuationSeparator/>
      </w:r>
    </w:p>
    <w:p w14:paraId="6F7C88CD" w14:textId="77777777" w:rsidR="00175AC6" w:rsidRDefault="00175AC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4859823F" w:rsidR="00E81978" w:rsidRDefault="00A35538">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06D8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474DE64B" w:rsidR="00E81978" w:rsidRDefault="005D3A03">
    <w:pPr>
      <w:pStyle w:val="Header"/>
      <w:rPr>
        <w:rStyle w:val="Strong"/>
      </w:rPr>
    </w:pPr>
    <w:r>
      <w:t xml:space="preserve">Running head: </w:t>
    </w:r>
    <w:r w:rsidR="00A35538">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06D8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01212"/>
    <w:rsid w:val="00010A9F"/>
    <w:rsid w:val="00012E80"/>
    <w:rsid w:val="000261CD"/>
    <w:rsid w:val="00043E82"/>
    <w:rsid w:val="0004465E"/>
    <w:rsid w:val="00095245"/>
    <w:rsid w:val="000A40AE"/>
    <w:rsid w:val="000B50A6"/>
    <w:rsid w:val="000D3F41"/>
    <w:rsid w:val="000E0050"/>
    <w:rsid w:val="000F5545"/>
    <w:rsid w:val="001168AC"/>
    <w:rsid w:val="0011776C"/>
    <w:rsid w:val="0011794E"/>
    <w:rsid w:val="00121DED"/>
    <w:rsid w:val="00126E06"/>
    <w:rsid w:val="00137E94"/>
    <w:rsid w:val="001505CB"/>
    <w:rsid w:val="00157DB5"/>
    <w:rsid w:val="00172B64"/>
    <w:rsid w:val="00175AC6"/>
    <w:rsid w:val="001804F3"/>
    <w:rsid w:val="00184CFA"/>
    <w:rsid w:val="001905E9"/>
    <w:rsid w:val="001A53C7"/>
    <w:rsid w:val="001A6607"/>
    <w:rsid w:val="001C3E00"/>
    <w:rsid w:val="001E32D7"/>
    <w:rsid w:val="001F2619"/>
    <w:rsid w:val="00265339"/>
    <w:rsid w:val="00285584"/>
    <w:rsid w:val="00291DD8"/>
    <w:rsid w:val="00296D4B"/>
    <w:rsid w:val="002A7CCB"/>
    <w:rsid w:val="002E2FC3"/>
    <w:rsid w:val="00301167"/>
    <w:rsid w:val="00353DB4"/>
    <w:rsid w:val="00355DCA"/>
    <w:rsid w:val="0036340C"/>
    <w:rsid w:val="00365AAA"/>
    <w:rsid w:val="0037412D"/>
    <w:rsid w:val="00382617"/>
    <w:rsid w:val="00384B08"/>
    <w:rsid w:val="003963DF"/>
    <w:rsid w:val="003A5C9B"/>
    <w:rsid w:val="003C01D0"/>
    <w:rsid w:val="003D3951"/>
    <w:rsid w:val="003E3146"/>
    <w:rsid w:val="004007B2"/>
    <w:rsid w:val="00432366"/>
    <w:rsid w:val="00447A3C"/>
    <w:rsid w:val="00464CBD"/>
    <w:rsid w:val="004724D7"/>
    <w:rsid w:val="004A2E9B"/>
    <w:rsid w:val="004B1A90"/>
    <w:rsid w:val="004D49C5"/>
    <w:rsid w:val="004E7617"/>
    <w:rsid w:val="0051679E"/>
    <w:rsid w:val="00517C34"/>
    <w:rsid w:val="00537650"/>
    <w:rsid w:val="0055007D"/>
    <w:rsid w:val="00551A02"/>
    <w:rsid w:val="005534FA"/>
    <w:rsid w:val="00562401"/>
    <w:rsid w:val="00570F49"/>
    <w:rsid w:val="005752D6"/>
    <w:rsid w:val="0058203D"/>
    <w:rsid w:val="00583559"/>
    <w:rsid w:val="005A09B6"/>
    <w:rsid w:val="005B3A43"/>
    <w:rsid w:val="005C39B5"/>
    <w:rsid w:val="005C7614"/>
    <w:rsid w:val="005D0E18"/>
    <w:rsid w:val="005D3A03"/>
    <w:rsid w:val="005D571A"/>
    <w:rsid w:val="005E2F17"/>
    <w:rsid w:val="006120A8"/>
    <w:rsid w:val="00612636"/>
    <w:rsid w:val="00612ABF"/>
    <w:rsid w:val="00635E2E"/>
    <w:rsid w:val="00673E71"/>
    <w:rsid w:val="006858EE"/>
    <w:rsid w:val="00685E10"/>
    <w:rsid w:val="00695BE3"/>
    <w:rsid w:val="006E150B"/>
    <w:rsid w:val="006E1E08"/>
    <w:rsid w:val="006E32F6"/>
    <w:rsid w:val="006E48B2"/>
    <w:rsid w:val="006F4120"/>
    <w:rsid w:val="006F62D6"/>
    <w:rsid w:val="006F712E"/>
    <w:rsid w:val="00706D8F"/>
    <w:rsid w:val="0073576B"/>
    <w:rsid w:val="007527B5"/>
    <w:rsid w:val="00772599"/>
    <w:rsid w:val="00776A18"/>
    <w:rsid w:val="00784D69"/>
    <w:rsid w:val="00790614"/>
    <w:rsid w:val="007B3A5B"/>
    <w:rsid w:val="007C08F2"/>
    <w:rsid w:val="007C7F6D"/>
    <w:rsid w:val="008002C0"/>
    <w:rsid w:val="00833ACC"/>
    <w:rsid w:val="008440AE"/>
    <w:rsid w:val="008608E9"/>
    <w:rsid w:val="00883EC4"/>
    <w:rsid w:val="00887232"/>
    <w:rsid w:val="00896094"/>
    <w:rsid w:val="008A5B20"/>
    <w:rsid w:val="008B5566"/>
    <w:rsid w:val="008B6C11"/>
    <w:rsid w:val="008C5323"/>
    <w:rsid w:val="008C55D0"/>
    <w:rsid w:val="008D477A"/>
    <w:rsid w:val="009059E0"/>
    <w:rsid w:val="009145C5"/>
    <w:rsid w:val="00935719"/>
    <w:rsid w:val="00937888"/>
    <w:rsid w:val="009526F6"/>
    <w:rsid w:val="00967AF2"/>
    <w:rsid w:val="00987F00"/>
    <w:rsid w:val="0099004B"/>
    <w:rsid w:val="00992A10"/>
    <w:rsid w:val="009A6A3B"/>
    <w:rsid w:val="009A7BD3"/>
    <w:rsid w:val="009C54BC"/>
    <w:rsid w:val="009D232E"/>
    <w:rsid w:val="009E6F61"/>
    <w:rsid w:val="009F6353"/>
    <w:rsid w:val="00A144F2"/>
    <w:rsid w:val="00A345C6"/>
    <w:rsid w:val="00A35538"/>
    <w:rsid w:val="00A449B6"/>
    <w:rsid w:val="00A62D05"/>
    <w:rsid w:val="00AA51FD"/>
    <w:rsid w:val="00AB2A85"/>
    <w:rsid w:val="00AC0179"/>
    <w:rsid w:val="00AC07AB"/>
    <w:rsid w:val="00B3297B"/>
    <w:rsid w:val="00B410F8"/>
    <w:rsid w:val="00B510D5"/>
    <w:rsid w:val="00B729E9"/>
    <w:rsid w:val="00B823AA"/>
    <w:rsid w:val="00B930B6"/>
    <w:rsid w:val="00B9597E"/>
    <w:rsid w:val="00BA45DB"/>
    <w:rsid w:val="00BA4765"/>
    <w:rsid w:val="00BC5015"/>
    <w:rsid w:val="00BD76E8"/>
    <w:rsid w:val="00BF02C2"/>
    <w:rsid w:val="00BF4184"/>
    <w:rsid w:val="00C0601E"/>
    <w:rsid w:val="00C20C4B"/>
    <w:rsid w:val="00C31D30"/>
    <w:rsid w:val="00C42A22"/>
    <w:rsid w:val="00C61592"/>
    <w:rsid w:val="00CB7576"/>
    <w:rsid w:val="00CD3849"/>
    <w:rsid w:val="00CD4022"/>
    <w:rsid w:val="00CD52B0"/>
    <w:rsid w:val="00CD6750"/>
    <w:rsid w:val="00CD6E39"/>
    <w:rsid w:val="00CE6B49"/>
    <w:rsid w:val="00CF4E4D"/>
    <w:rsid w:val="00CF6E91"/>
    <w:rsid w:val="00D257A7"/>
    <w:rsid w:val="00D27354"/>
    <w:rsid w:val="00D455F4"/>
    <w:rsid w:val="00D85B68"/>
    <w:rsid w:val="00D86C17"/>
    <w:rsid w:val="00DB0105"/>
    <w:rsid w:val="00DC626A"/>
    <w:rsid w:val="00DE5572"/>
    <w:rsid w:val="00E00550"/>
    <w:rsid w:val="00E53777"/>
    <w:rsid w:val="00E6004D"/>
    <w:rsid w:val="00E61090"/>
    <w:rsid w:val="00E620E1"/>
    <w:rsid w:val="00E67258"/>
    <w:rsid w:val="00E761F4"/>
    <w:rsid w:val="00E81978"/>
    <w:rsid w:val="00E92126"/>
    <w:rsid w:val="00EC6E5C"/>
    <w:rsid w:val="00EE5314"/>
    <w:rsid w:val="00F20578"/>
    <w:rsid w:val="00F21D98"/>
    <w:rsid w:val="00F34141"/>
    <w:rsid w:val="00F379B7"/>
    <w:rsid w:val="00F525FA"/>
    <w:rsid w:val="00F6256A"/>
    <w:rsid w:val="00F73D21"/>
    <w:rsid w:val="00F767E6"/>
    <w:rsid w:val="00F8333F"/>
    <w:rsid w:val="00F932F0"/>
    <w:rsid w:val="00FA2FE8"/>
    <w:rsid w:val="00FE150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67AF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37116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743904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175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lacity.org/your-government/elected-officials/city-counci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891</Words>
  <Characters>508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0-3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LBLKbkj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